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B6D438A" w14:textId="1B219B7F" w:rsidR="003968BC" w:rsidRPr="00860A38" w:rsidRDefault="003968BC" w:rsidP="004F0B7E">
      <w:pPr>
        <w:rPr>
          <w:sz w:val="20"/>
          <w:szCs w:val="20"/>
        </w:rPr>
      </w:pPr>
      <w:r w:rsidRPr="00860A38">
        <w:rPr>
          <w:sz w:val="20"/>
          <w:szCs w:val="20"/>
          <w:u w:val="single"/>
        </w:rPr>
        <w:t xml:space="preserve">Table </w:t>
      </w:r>
      <w:r w:rsidR="00D410F6">
        <w:rPr>
          <w:sz w:val="20"/>
          <w:szCs w:val="20"/>
          <w:u w:val="single"/>
        </w:rPr>
        <w:t>S</w:t>
      </w:r>
      <w:r w:rsidRPr="00860A38">
        <w:rPr>
          <w:sz w:val="20"/>
          <w:szCs w:val="20"/>
          <w:u w:val="single"/>
        </w:rPr>
        <w:t>5</w:t>
      </w:r>
      <w:r w:rsidR="00E64884">
        <w:rPr>
          <w:sz w:val="20"/>
          <w:szCs w:val="20"/>
        </w:rPr>
        <w:t xml:space="preserve">. </w:t>
      </w:r>
      <w:r w:rsidRPr="00860A38">
        <w:rPr>
          <w:sz w:val="20"/>
          <w:szCs w:val="20"/>
        </w:rPr>
        <w:t xml:space="preserve">Firearm and non-firearm suicide deaths, </w:t>
      </w:r>
      <w:r w:rsidR="00FE7178" w:rsidRPr="00860A38">
        <w:rPr>
          <w:sz w:val="20"/>
          <w:szCs w:val="20"/>
        </w:rPr>
        <w:t>population</w:t>
      </w:r>
      <w:r w:rsidRPr="00860A38">
        <w:rPr>
          <w:sz w:val="20"/>
          <w:szCs w:val="20"/>
        </w:rPr>
        <w:t>, and crude rates in Canada, according to Statistics Canada,</w:t>
      </w:r>
      <w:r w:rsidR="00ED7343" w:rsidRPr="00860A38">
        <w:rPr>
          <w:sz w:val="20"/>
          <w:szCs w:val="20"/>
        </w:rPr>
        <w:fldChar w:fldCharType="begin" w:fldLock="1"/>
      </w:r>
      <w:r w:rsidR="003A6697">
        <w:rPr>
          <w:sz w:val="20"/>
          <w:szCs w:val="20"/>
        </w:rPr>
        <w:instrText>ADDIN CSL_CITATION {"citationItems":[{"id":"ITEM-1","itemData":{"URL":"https://open.canada.ca/data/en/dataset/aae5c658-b1fb-43e5-b49a-ce1e39676484","accessed":{"date-parts":[["2018","8","31"]]},"id":"ITEM-1","issued":{"date-parts":[["2018"]]},"title":"Deaths, by cause, Chapter XX: External causes of morbidity and mortality (V01 to Y89). Statistics Canada, Open Government, Government of Canada","type":"webpage"},"uris":["http://www.mendeley.com/documents/?uuid=35a02a22-b420-479b-888e-fc50c354aee7"]},{"id":"ITEM-2","itemData":{"URL":"https://www12.statcan.gc.ca/census-recensement/2016/dp-pd/dt-td/Rp-eng.cfm?Lang=e&amp;apath=3&amp;detail=0&amp;dim=0&amp;fl=a&amp;free=0&amp;gc=0&amp;gid=0&amp;gk=0&amp;grp=1&amp;pid=109525&amp;prid=0&amp;ptype=109445&amp;s=0&amp;showall=0&amp;sub=0&amp;temporal=2016&amp;theme=115&amp;vid=0&amp;vnamee=&amp;vnamef","accessed":{"date-parts":[["2018","8","31"]]},"id":"ITEM-2","issued":{"date-parts":[["2018"]]},"title":"Age (in Single Years) and Average Age (127) and Sex (3) for the Population of Canada, Provinces and Territories, Census Divisions, Census Subdivisions and Dissemination Areas, 2016 Census - 100% Data. Statistics Canada","type":"webpage"},"uris":["http://www.mendeley.com/documents/?uuid=03dab0f8-5423-40a8-af6b-73d68f13c541"]}],"mendeley":{"formattedCitation":"&lt;sup&gt;4,5&lt;/sup&gt;","plainTextFormattedCitation":"4,5","previouslyFormattedCitation":"&lt;sup&gt;1,2&lt;/sup&gt;"},"properties":{"noteIndex":0},"schema":"https://github.com/citation-style-language/schema/raw/master/csl-citation.json"}</w:instrText>
      </w:r>
      <w:r w:rsidR="00ED7343" w:rsidRPr="00860A38">
        <w:rPr>
          <w:sz w:val="20"/>
          <w:szCs w:val="20"/>
        </w:rPr>
        <w:fldChar w:fldCharType="separate"/>
      </w:r>
      <w:r w:rsidR="003A6697" w:rsidRPr="003A6697">
        <w:rPr>
          <w:noProof/>
          <w:sz w:val="20"/>
          <w:szCs w:val="20"/>
          <w:vertAlign w:val="superscript"/>
        </w:rPr>
        <w:t>4,5</w:t>
      </w:r>
      <w:r w:rsidR="00ED7343" w:rsidRPr="00860A38">
        <w:rPr>
          <w:sz w:val="20"/>
          <w:szCs w:val="20"/>
        </w:rPr>
        <w:fldChar w:fldCharType="end"/>
      </w:r>
      <w:r w:rsidRPr="00860A38">
        <w:rPr>
          <w:sz w:val="20"/>
          <w:szCs w:val="20"/>
        </w:rPr>
        <w:t xml:space="preserve"> by age and sex, 2016</w:t>
      </w:r>
      <w:r w:rsidR="00CE78D6">
        <w:rPr>
          <w:sz w:val="20"/>
          <w:szCs w:val="20"/>
        </w:rPr>
        <w:t>.</w:t>
      </w:r>
    </w:p>
    <w:p w14:paraId="09C4DC6E" w14:textId="77777777" w:rsidR="003968BC" w:rsidRPr="00860A38" w:rsidRDefault="003968BC" w:rsidP="004F0B7E">
      <w:pPr>
        <w:rPr>
          <w:sz w:val="20"/>
          <w:szCs w:val="20"/>
          <w:u w:val="single"/>
        </w:rPr>
      </w:pPr>
    </w:p>
    <w:p w14:paraId="62262D46" w14:textId="77777777" w:rsidR="001B1855" w:rsidRPr="00860A38" w:rsidRDefault="001B1855" w:rsidP="004F0B7E">
      <w:pPr>
        <w:rPr>
          <w:sz w:val="20"/>
          <w:szCs w:val="20"/>
        </w:rPr>
      </w:pPr>
    </w:p>
    <w:tbl>
      <w:tblPr>
        <w:tblW w:w="10170" w:type="dxa"/>
        <w:tblLook w:val="04A0" w:firstRow="1" w:lastRow="0" w:firstColumn="1" w:lastColumn="0" w:noHBand="0" w:noVBand="1"/>
      </w:tblPr>
      <w:tblGrid>
        <w:gridCol w:w="990"/>
        <w:gridCol w:w="901"/>
        <w:gridCol w:w="1170"/>
        <w:gridCol w:w="1079"/>
        <w:gridCol w:w="1170"/>
        <w:gridCol w:w="1080"/>
        <w:gridCol w:w="1350"/>
        <w:gridCol w:w="990"/>
        <w:gridCol w:w="1440"/>
      </w:tblGrid>
      <w:tr w:rsidR="001B1855" w:rsidRPr="00A252A0" w14:paraId="2337FE35" w14:textId="77777777" w:rsidTr="00456CDF">
        <w:trPr>
          <w:trHeight w:val="900"/>
        </w:trPr>
        <w:tc>
          <w:tcPr>
            <w:tcW w:w="99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A3D249" w14:textId="77777777" w:rsidR="001B1855" w:rsidRPr="00A252A0" w:rsidRDefault="001B1855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Age group</w:t>
            </w:r>
          </w:p>
        </w:tc>
        <w:tc>
          <w:tcPr>
            <w:tcW w:w="9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C71E06" w14:textId="77777777" w:rsidR="001B1855" w:rsidRPr="00A252A0" w:rsidRDefault="001B1855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Sex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D7AE69" w14:textId="77777777" w:rsidR="001B1855" w:rsidRPr="00A252A0" w:rsidRDefault="001B1855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4AD101" w14:textId="77777777" w:rsidR="001B1855" w:rsidRPr="00A252A0" w:rsidRDefault="001B1855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Firearm suicides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40EB8D" w14:textId="77777777" w:rsidR="001B1855" w:rsidRPr="00A252A0" w:rsidRDefault="001B1855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Firearm suicide rate per 100,000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997868" w14:textId="77777777" w:rsidR="001B1855" w:rsidRPr="00A252A0" w:rsidRDefault="001B1855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Non-firearm suicides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AD151C" w14:textId="77777777" w:rsidR="001B1855" w:rsidRPr="00A252A0" w:rsidRDefault="001B1855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Non-firearm suicide rate per 100,000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0F9928" w14:textId="4226FFC1" w:rsidR="001B1855" w:rsidRPr="00A252A0" w:rsidRDefault="001B1855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Total</w:t>
            </w:r>
            <w:r w:rsidR="00456CDF" w:rsidRPr="00A252A0">
              <w:rPr>
                <w:b/>
                <w:bCs/>
                <w:color w:val="000000"/>
                <w:sz w:val="16"/>
                <w:szCs w:val="16"/>
              </w:rPr>
              <w:t xml:space="preserve"> suicides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736008" w14:textId="596B91A5" w:rsidR="001B1855" w:rsidRPr="00A252A0" w:rsidRDefault="001B1855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 xml:space="preserve">Total </w:t>
            </w:r>
            <w:r w:rsidR="00456CDF" w:rsidRPr="00A252A0">
              <w:rPr>
                <w:b/>
                <w:bCs/>
                <w:color w:val="000000"/>
                <w:sz w:val="16"/>
                <w:szCs w:val="16"/>
              </w:rPr>
              <w:t xml:space="preserve">suicide </w:t>
            </w:r>
            <w:r w:rsidRPr="00A252A0">
              <w:rPr>
                <w:b/>
                <w:bCs/>
                <w:color w:val="000000"/>
                <w:sz w:val="16"/>
                <w:szCs w:val="16"/>
              </w:rPr>
              <w:t>rate per 100,000</w:t>
            </w:r>
          </w:p>
        </w:tc>
      </w:tr>
      <w:tr w:rsidR="001B1855" w:rsidRPr="00A252A0" w14:paraId="7F12F0E2" w14:textId="77777777" w:rsidTr="00B07FCD">
        <w:trPr>
          <w:trHeight w:val="320"/>
        </w:trPr>
        <w:tc>
          <w:tcPr>
            <w:tcW w:w="990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1FEEED" w14:textId="77777777" w:rsidR="001B1855" w:rsidRPr="00A252A0" w:rsidRDefault="001B1855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0 to 14</w:t>
            </w:r>
          </w:p>
        </w:tc>
        <w:tc>
          <w:tcPr>
            <w:tcW w:w="901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1DD25E" w14:textId="77777777" w:rsidR="001B1855" w:rsidRPr="00A252A0" w:rsidRDefault="001B1855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Male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1C1293" w14:textId="14322410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No</w:t>
            </w:r>
            <w:r w:rsidR="00E64884">
              <w:rPr>
                <w:color w:val="000000"/>
                <w:sz w:val="16"/>
                <w:szCs w:val="16"/>
              </w:rPr>
              <w:t xml:space="preserve">. </w:t>
            </w:r>
            <w:r w:rsidRPr="00A252A0">
              <w:rPr>
                <w:color w:val="000000"/>
                <w:sz w:val="16"/>
                <w:szCs w:val="16"/>
              </w:rPr>
              <w:t>deaths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01749C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E36208" w14:textId="49ABC400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0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033412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34B32F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5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CAE998" w14:textId="386B5C20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0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50118279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7025B0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6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D62B6FD" w14:textId="427C110F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0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534595</w:t>
            </w:r>
          </w:p>
        </w:tc>
      </w:tr>
      <w:tr w:rsidR="001B1855" w:rsidRPr="00A252A0" w14:paraId="5C68101A" w14:textId="77777777" w:rsidTr="00B07FCD">
        <w:trPr>
          <w:trHeight w:val="320"/>
        </w:trPr>
        <w:tc>
          <w:tcPr>
            <w:tcW w:w="99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AFFA60" w14:textId="77777777" w:rsidR="001B1855" w:rsidRPr="00A252A0" w:rsidRDefault="001B1855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90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24FA7C" w14:textId="77777777" w:rsidR="001B1855" w:rsidRPr="00A252A0" w:rsidRDefault="001B1855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AA3712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Population</w:t>
            </w:r>
          </w:p>
        </w:tc>
        <w:tc>
          <w:tcPr>
            <w:tcW w:w="10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0F8714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99292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BDE66E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3DCD79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99292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0067AF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967E6B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99292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27C7A2E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 </w:t>
            </w:r>
          </w:p>
        </w:tc>
      </w:tr>
      <w:tr w:rsidR="001B1855" w:rsidRPr="00A252A0" w14:paraId="3F220B95" w14:textId="77777777" w:rsidTr="00B07FCD">
        <w:trPr>
          <w:trHeight w:val="320"/>
        </w:trPr>
        <w:tc>
          <w:tcPr>
            <w:tcW w:w="99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3E9AAD" w14:textId="77777777" w:rsidR="001B1855" w:rsidRPr="00A252A0" w:rsidRDefault="001B1855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90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C0A189" w14:textId="77777777" w:rsidR="001B1855" w:rsidRPr="00A252A0" w:rsidRDefault="001B1855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Female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01D192" w14:textId="68398D31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No</w:t>
            </w:r>
            <w:r w:rsidR="00E64884">
              <w:rPr>
                <w:color w:val="000000"/>
                <w:sz w:val="16"/>
                <w:szCs w:val="16"/>
              </w:rPr>
              <w:t xml:space="preserve">. </w:t>
            </w:r>
            <w:r w:rsidRPr="00A252A0">
              <w:rPr>
                <w:color w:val="000000"/>
                <w:sz w:val="16"/>
                <w:szCs w:val="16"/>
              </w:rPr>
              <w:t>deaths</w:t>
            </w:r>
          </w:p>
        </w:tc>
        <w:tc>
          <w:tcPr>
            <w:tcW w:w="10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D1AED9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2D8863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0</w:t>
            </w: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D5F15E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32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996DDA" w14:textId="26186F63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12413034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1821B5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32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BD1EA9A" w14:textId="521D441D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12413</w:t>
            </w:r>
          </w:p>
        </w:tc>
      </w:tr>
      <w:tr w:rsidR="001B1855" w:rsidRPr="00A252A0" w14:paraId="1DA40582" w14:textId="77777777" w:rsidTr="00B07FCD">
        <w:trPr>
          <w:trHeight w:val="320"/>
        </w:trPr>
        <w:tc>
          <w:tcPr>
            <w:tcW w:w="990" w:type="dxa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2333DD" w14:textId="77777777" w:rsidR="001B1855" w:rsidRPr="00A252A0" w:rsidRDefault="001B1855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901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896BDF" w14:textId="77777777" w:rsidR="001B1855" w:rsidRPr="00A252A0" w:rsidRDefault="001B1855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FC0189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Population</w:t>
            </w:r>
          </w:p>
        </w:tc>
        <w:tc>
          <w:tcPr>
            <w:tcW w:w="1079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9D3AF1A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84664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F1331D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842C1FE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846645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18FAAC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D558AAC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846645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B5E1CB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 </w:t>
            </w:r>
          </w:p>
        </w:tc>
      </w:tr>
      <w:tr w:rsidR="001B1855" w:rsidRPr="00A252A0" w14:paraId="4EEB018F" w14:textId="77777777" w:rsidTr="00B07FCD">
        <w:trPr>
          <w:trHeight w:val="320"/>
        </w:trPr>
        <w:tc>
          <w:tcPr>
            <w:tcW w:w="99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74211F" w14:textId="77777777" w:rsidR="001B1855" w:rsidRPr="00A252A0" w:rsidRDefault="001B1855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15 to 24</w:t>
            </w:r>
          </w:p>
        </w:tc>
        <w:tc>
          <w:tcPr>
            <w:tcW w:w="90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77462" w14:textId="77777777" w:rsidR="001B1855" w:rsidRPr="00A252A0" w:rsidRDefault="001B1855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Male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A8B070" w14:textId="79CFBBCB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No</w:t>
            </w:r>
            <w:r w:rsidR="00E64884">
              <w:rPr>
                <w:color w:val="000000"/>
                <w:sz w:val="16"/>
                <w:szCs w:val="16"/>
              </w:rPr>
              <w:t xml:space="preserve">. </w:t>
            </w:r>
            <w:r w:rsidRPr="00A252A0">
              <w:rPr>
                <w:color w:val="000000"/>
                <w:sz w:val="16"/>
                <w:szCs w:val="16"/>
              </w:rPr>
              <w:t>deaths</w:t>
            </w:r>
          </w:p>
        </w:tc>
        <w:tc>
          <w:tcPr>
            <w:tcW w:w="10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85948E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5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A0B33A" w14:textId="4F70317A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381269</w:t>
            </w: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086EEB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93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941137" w14:textId="5598163D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3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4175325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653323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345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1679C7C" w14:textId="1F5C3B88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5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7988</w:t>
            </w:r>
          </w:p>
        </w:tc>
      </w:tr>
      <w:tr w:rsidR="001B1855" w:rsidRPr="00A252A0" w14:paraId="5834CDB6" w14:textId="77777777" w:rsidTr="00B07FCD">
        <w:trPr>
          <w:trHeight w:val="320"/>
        </w:trPr>
        <w:tc>
          <w:tcPr>
            <w:tcW w:w="99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A7B3DA" w14:textId="77777777" w:rsidR="001B1855" w:rsidRPr="00A252A0" w:rsidRDefault="001B1855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90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AB710F" w14:textId="77777777" w:rsidR="001B1855" w:rsidRPr="00A252A0" w:rsidRDefault="001B1855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1D3581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Population</w:t>
            </w:r>
          </w:p>
        </w:tc>
        <w:tc>
          <w:tcPr>
            <w:tcW w:w="10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9A3C4C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18371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0836C8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A7298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18371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7B0631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A93887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18371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CEA6BC2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 </w:t>
            </w:r>
          </w:p>
        </w:tc>
      </w:tr>
      <w:tr w:rsidR="001B1855" w:rsidRPr="00A252A0" w14:paraId="77DB5F2D" w14:textId="77777777" w:rsidTr="00B07FCD">
        <w:trPr>
          <w:trHeight w:val="320"/>
        </w:trPr>
        <w:tc>
          <w:tcPr>
            <w:tcW w:w="99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C4AFF5" w14:textId="77777777" w:rsidR="001B1855" w:rsidRPr="00A252A0" w:rsidRDefault="001B1855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90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9F38FA" w14:textId="77777777" w:rsidR="001B1855" w:rsidRPr="00A252A0" w:rsidRDefault="001B1855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Female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5982C0" w14:textId="7166CBEF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No</w:t>
            </w:r>
            <w:r w:rsidR="00E64884">
              <w:rPr>
                <w:color w:val="000000"/>
                <w:sz w:val="16"/>
                <w:szCs w:val="16"/>
              </w:rPr>
              <w:t xml:space="preserve">. </w:t>
            </w:r>
            <w:r w:rsidRPr="00A252A0">
              <w:rPr>
                <w:color w:val="000000"/>
                <w:sz w:val="16"/>
                <w:szCs w:val="16"/>
              </w:rPr>
              <w:t>deaths</w:t>
            </w:r>
          </w:p>
        </w:tc>
        <w:tc>
          <w:tcPr>
            <w:tcW w:w="10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F9AE81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A871E5" w14:textId="1EC1DD22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0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047958</w:t>
            </w: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6084D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41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194EF5" w14:textId="406F404E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6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76211966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F6F6CD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42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1670298" w14:textId="11802D1C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6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810078</w:t>
            </w:r>
          </w:p>
        </w:tc>
      </w:tr>
      <w:tr w:rsidR="001B1855" w:rsidRPr="00A252A0" w14:paraId="0B57E621" w14:textId="77777777" w:rsidTr="00B07FCD">
        <w:trPr>
          <w:trHeight w:val="320"/>
        </w:trPr>
        <w:tc>
          <w:tcPr>
            <w:tcW w:w="990" w:type="dxa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DF3902" w14:textId="77777777" w:rsidR="001B1855" w:rsidRPr="00A252A0" w:rsidRDefault="001B1855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901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F9ADEB6" w14:textId="77777777" w:rsidR="001B1855" w:rsidRPr="00A252A0" w:rsidRDefault="001B1855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5ED5EC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Population</w:t>
            </w:r>
          </w:p>
        </w:tc>
        <w:tc>
          <w:tcPr>
            <w:tcW w:w="10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415E21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08514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C4F5F3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1C3C93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085145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4CB050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14CFE5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085145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784E11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 </w:t>
            </w:r>
          </w:p>
        </w:tc>
      </w:tr>
      <w:tr w:rsidR="001B1855" w:rsidRPr="00A252A0" w14:paraId="3F876977" w14:textId="77777777" w:rsidTr="00B07FCD">
        <w:trPr>
          <w:trHeight w:val="320"/>
        </w:trPr>
        <w:tc>
          <w:tcPr>
            <w:tcW w:w="99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242E85" w14:textId="77777777" w:rsidR="001B1855" w:rsidRPr="00A252A0" w:rsidRDefault="001B1855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25 to 34</w:t>
            </w:r>
          </w:p>
        </w:tc>
        <w:tc>
          <w:tcPr>
            <w:tcW w:w="90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19766F" w14:textId="77777777" w:rsidR="001B1855" w:rsidRPr="00A252A0" w:rsidRDefault="001B1855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Male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E18385" w14:textId="1AD1EBFC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No</w:t>
            </w:r>
            <w:r w:rsidR="00E64884">
              <w:rPr>
                <w:color w:val="000000"/>
                <w:sz w:val="16"/>
                <w:szCs w:val="16"/>
              </w:rPr>
              <w:t xml:space="preserve">. </w:t>
            </w:r>
            <w:r w:rsidRPr="00A252A0">
              <w:rPr>
                <w:color w:val="000000"/>
                <w:sz w:val="16"/>
                <w:szCs w:val="16"/>
              </w:rPr>
              <w:t>deaths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7F879E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59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828D72" w14:textId="63993E2F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573318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79081C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383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38EEC4" w14:textId="7E33DAD9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6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7047576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CB1D1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442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AAE65E1" w14:textId="3FFAF1A8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9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27808</w:t>
            </w:r>
          </w:p>
        </w:tc>
      </w:tr>
      <w:tr w:rsidR="001B1855" w:rsidRPr="00A252A0" w14:paraId="1C4F478C" w14:textId="77777777" w:rsidTr="00B07FCD">
        <w:trPr>
          <w:trHeight w:val="320"/>
        </w:trPr>
        <w:tc>
          <w:tcPr>
            <w:tcW w:w="99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E5D651" w14:textId="77777777" w:rsidR="001B1855" w:rsidRPr="00A252A0" w:rsidRDefault="001B1855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90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5BC455" w14:textId="77777777" w:rsidR="001B1855" w:rsidRPr="00A252A0" w:rsidRDefault="001B1855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87C1BA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Population</w:t>
            </w:r>
          </w:p>
        </w:tc>
        <w:tc>
          <w:tcPr>
            <w:tcW w:w="10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1FD609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29276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62EC77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1658DC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29276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5BE2A2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126493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29276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4A941D4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 </w:t>
            </w:r>
          </w:p>
        </w:tc>
      </w:tr>
      <w:tr w:rsidR="001B1855" w:rsidRPr="00A252A0" w14:paraId="4D21C218" w14:textId="77777777" w:rsidTr="00B07FCD">
        <w:trPr>
          <w:trHeight w:val="320"/>
        </w:trPr>
        <w:tc>
          <w:tcPr>
            <w:tcW w:w="99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787E22" w14:textId="77777777" w:rsidR="001B1855" w:rsidRPr="00A252A0" w:rsidRDefault="001B1855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90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BA1A3" w14:textId="77777777" w:rsidR="001B1855" w:rsidRPr="00A252A0" w:rsidRDefault="001B1855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Female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C4C866" w14:textId="58159915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No</w:t>
            </w:r>
            <w:r w:rsidR="00E64884">
              <w:rPr>
                <w:color w:val="000000"/>
                <w:sz w:val="16"/>
                <w:szCs w:val="16"/>
              </w:rPr>
              <w:t xml:space="preserve">. </w:t>
            </w:r>
            <w:r w:rsidRPr="00A252A0">
              <w:rPr>
                <w:color w:val="000000"/>
                <w:sz w:val="16"/>
                <w:szCs w:val="16"/>
              </w:rPr>
              <w:t>deaths</w:t>
            </w:r>
          </w:p>
        </w:tc>
        <w:tc>
          <w:tcPr>
            <w:tcW w:w="10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48D742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76CF87" w14:textId="6AE80E6A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0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301382</w:t>
            </w: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042BA3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53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0ACB87" w14:textId="722E5646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6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58736002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2EE68B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6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84F1692" w14:textId="72E4C126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6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888743</w:t>
            </w:r>
          </w:p>
        </w:tc>
      </w:tr>
      <w:tr w:rsidR="001B1855" w:rsidRPr="00A252A0" w14:paraId="7ADA4D3E" w14:textId="77777777" w:rsidTr="00B07FCD">
        <w:trPr>
          <w:trHeight w:val="320"/>
        </w:trPr>
        <w:tc>
          <w:tcPr>
            <w:tcW w:w="990" w:type="dxa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1FF181" w14:textId="77777777" w:rsidR="001B1855" w:rsidRPr="00A252A0" w:rsidRDefault="001B1855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901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B80B317" w14:textId="77777777" w:rsidR="001B1855" w:rsidRPr="00A252A0" w:rsidRDefault="001B1855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6328F0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Population</w:t>
            </w:r>
          </w:p>
        </w:tc>
        <w:tc>
          <w:tcPr>
            <w:tcW w:w="1079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E263FC6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32263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697ECD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632394B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322630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CCBC47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C5FB4F5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322630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ADC137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 </w:t>
            </w:r>
          </w:p>
        </w:tc>
      </w:tr>
      <w:tr w:rsidR="001B1855" w:rsidRPr="00A252A0" w14:paraId="22E676C1" w14:textId="77777777" w:rsidTr="00B07FCD">
        <w:trPr>
          <w:trHeight w:val="320"/>
        </w:trPr>
        <w:tc>
          <w:tcPr>
            <w:tcW w:w="99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D243CD" w14:textId="77777777" w:rsidR="001B1855" w:rsidRPr="00A252A0" w:rsidRDefault="001B1855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35 to 44</w:t>
            </w:r>
          </w:p>
        </w:tc>
        <w:tc>
          <w:tcPr>
            <w:tcW w:w="90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7FE81D" w14:textId="77777777" w:rsidR="001B1855" w:rsidRPr="00A252A0" w:rsidRDefault="001B1855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Male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F875CE" w14:textId="15925BA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No</w:t>
            </w:r>
            <w:r w:rsidR="00E64884">
              <w:rPr>
                <w:color w:val="000000"/>
                <w:sz w:val="16"/>
                <w:szCs w:val="16"/>
              </w:rPr>
              <w:t xml:space="preserve">. </w:t>
            </w:r>
            <w:r w:rsidRPr="00A252A0">
              <w:rPr>
                <w:color w:val="000000"/>
                <w:sz w:val="16"/>
                <w:szCs w:val="16"/>
              </w:rPr>
              <w:t>deaths</w:t>
            </w:r>
          </w:p>
        </w:tc>
        <w:tc>
          <w:tcPr>
            <w:tcW w:w="10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CC2E6F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6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1E46EB" w14:textId="4B93718C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923878</w:t>
            </w: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93831A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433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198590" w14:textId="7B038E3E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9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4775255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25CEBD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498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878F1F2" w14:textId="6579F85F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2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4014</w:t>
            </w:r>
          </w:p>
        </w:tc>
      </w:tr>
      <w:tr w:rsidR="001B1855" w:rsidRPr="00A252A0" w14:paraId="00C8E9BD" w14:textId="77777777" w:rsidTr="00B07FCD">
        <w:trPr>
          <w:trHeight w:val="320"/>
        </w:trPr>
        <w:tc>
          <w:tcPr>
            <w:tcW w:w="99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669989" w14:textId="77777777" w:rsidR="001B1855" w:rsidRPr="00A252A0" w:rsidRDefault="001B1855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90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1D0B4A" w14:textId="77777777" w:rsidR="001B1855" w:rsidRPr="00A252A0" w:rsidRDefault="001B1855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46ECBA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Population</w:t>
            </w:r>
          </w:p>
        </w:tc>
        <w:tc>
          <w:tcPr>
            <w:tcW w:w="10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F4630D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22307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88CE80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6EA1A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223075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2FCCF9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D74B03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223075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365BB22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 </w:t>
            </w:r>
          </w:p>
        </w:tc>
      </w:tr>
      <w:tr w:rsidR="001B1855" w:rsidRPr="00A252A0" w14:paraId="6A1D26DE" w14:textId="77777777" w:rsidTr="00B07FCD">
        <w:trPr>
          <w:trHeight w:val="320"/>
        </w:trPr>
        <w:tc>
          <w:tcPr>
            <w:tcW w:w="99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BB97BB" w14:textId="77777777" w:rsidR="001B1855" w:rsidRPr="00A252A0" w:rsidRDefault="001B1855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90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B8B0E2" w14:textId="77777777" w:rsidR="001B1855" w:rsidRPr="00A252A0" w:rsidRDefault="001B1855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Female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66AC23" w14:textId="7774F454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No</w:t>
            </w:r>
            <w:r w:rsidR="00E64884">
              <w:rPr>
                <w:color w:val="000000"/>
                <w:sz w:val="16"/>
                <w:szCs w:val="16"/>
              </w:rPr>
              <w:t xml:space="preserve">. </w:t>
            </w:r>
            <w:r w:rsidRPr="00A252A0">
              <w:rPr>
                <w:color w:val="000000"/>
                <w:sz w:val="16"/>
                <w:szCs w:val="16"/>
              </w:rPr>
              <w:t>deaths</w:t>
            </w:r>
          </w:p>
        </w:tc>
        <w:tc>
          <w:tcPr>
            <w:tcW w:w="10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E692FB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A17FF9" w14:textId="3D94BBE3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0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086191</w:t>
            </w: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B756A9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48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847E1E" w14:textId="1F0282D4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6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37814194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E70DE1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5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80C476E" w14:textId="4476C40A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6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464333</w:t>
            </w:r>
          </w:p>
        </w:tc>
      </w:tr>
      <w:tr w:rsidR="001B1855" w:rsidRPr="00A252A0" w14:paraId="0ACED944" w14:textId="77777777" w:rsidTr="00B07FCD">
        <w:trPr>
          <w:trHeight w:val="320"/>
        </w:trPr>
        <w:tc>
          <w:tcPr>
            <w:tcW w:w="990" w:type="dxa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68FFAA" w14:textId="77777777" w:rsidR="001B1855" w:rsidRPr="00A252A0" w:rsidRDefault="001B1855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901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62527FA" w14:textId="77777777" w:rsidR="001B1855" w:rsidRPr="00A252A0" w:rsidRDefault="001B1855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7B682D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Population</w:t>
            </w:r>
          </w:p>
        </w:tc>
        <w:tc>
          <w:tcPr>
            <w:tcW w:w="10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5875B1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32042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A7DDFF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FC392F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320425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2A86BC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7F98CA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320425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154397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 </w:t>
            </w:r>
          </w:p>
        </w:tc>
      </w:tr>
      <w:tr w:rsidR="001B1855" w:rsidRPr="00A252A0" w14:paraId="4E8A209E" w14:textId="77777777" w:rsidTr="00B07FCD">
        <w:trPr>
          <w:trHeight w:val="320"/>
        </w:trPr>
        <w:tc>
          <w:tcPr>
            <w:tcW w:w="99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71BE46" w14:textId="77777777" w:rsidR="001B1855" w:rsidRPr="00A252A0" w:rsidRDefault="001B1855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45 to 54</w:t>
            </w:r>
          </w:p>
        </w:tc>
        <w:tc>
          <w:tcPr>
            <w:tcW w:w="90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9D6296" w14:textId="77777777" w:rsidR="001B1855" w:rsidRPr="00A252A0" w:rsidRDefault="001B1855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Male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DC088F" w14:textId="6E75F92D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No</w:t>
            </w:r>
            <w:r w:rsidR="00E64884">
              <w:rPr>
                <w:color w:val="000000"/>
                <w:sz w:val="16"/>
                <w:szCs w:val="16"/>
              </w:rPr>
              <w:t xml:space="preserve">. </w:t>
            </w:r>
            <w:r w:rsidRPr="00A252A0">
              <w:rPr>
                <w:color w:val="000000"/>
                <w:sz w:val="16"/>
                <w:szCs w:val="16"/>
              </w:rPr>
              <w:t>deaths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41175E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0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2A1438" w14:textId="3F2E2DB8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4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159079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565C1F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512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18D872" w14:textId="4027676D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0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6742553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345652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615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9E05784" w14:textId="16E940AB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4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83333</w:t>
            </w:r>
          </w:p>
        </w:tc>
      </w:tr>
      <w:tr w:rsidR="001B1855" w:rsidRPr="00A252A0" w14:paraId="6D2830C9" w14:textId="77777777" w:rsidTr="00B07FCD">
        <w:trPr>
          <w:trHeight w:val="320"/>
        </w:trPr>
        <w:tc>
          <w:tcPr>
            <w:tcW w:w="99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123A0C" w14:textId="77777777" w:rsidR="001B1855" w:rsidRPr="00A252A0" w:rsidRDefault="001B1855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90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49A05E" w14:textId="77777777" w:rsidR="001B1855" w:rsidRPr="00A252A0" w:rsidRDefault="001B1855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9A3754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Population</w:t>
            </w:r>
          </w:p>
        </w:tc>
        <w:tc>
          <w:tcPr>
            <w:tcW w:w="10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494AB0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47651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C30C1E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B4ADFF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47651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83D3F9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67C41B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47651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8DB390B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 </w:t>
            </w:r>
          </w:p>
        </w:tc>
      </w:tr>
      <w:tr w:rsidR="001B1855" w:rsidRPr="00A252A0" w14:paraId="63CFA27B" w14:textId="77777777" w:rsidTr="00B07FCD">
        <w:trPr>
          <w:trHeight w:val="320"/>
        </w:trPr>
        <w:tc>
          <w:tcPr>
            <w:tcW w:w="99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E48E66" w14:textId="77777777" w:rsidR="001B1855" w:rsidRPr="00A252A0" w:rsidRDefault="001B1855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90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37B0CE" w14:textId="77777777" w:rsidR="001B1855" w:rsidRPr="00A252A0" w:rsidRDefault="001B1855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Female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8688D5" w14:textId="760C472D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No</w:t>
            </w:r>
            <w:r w:rsidR="00E64884">
              <w:rPr>
                <w:color w:val="000000"/>
                <w:sz w:val="16"/>
                <w:szCs w:val="16"/>
              </w:rPr>
              <w:t xml:space="preserve">. </w:t>
            </w:r>
            <w:r w:rsidRPr="00A252A0">
              <w:rPr>
                <w:color w:val="000000"/>
                <w:sz w:val="16"/>
                <w:szCs w:val="16"/>
              </w:rPr>
              <w:t>deaths</w:t>
            </w:r>
          </w:p>
        </w:tc>
        <w:tc>
          <w:tcPr>
            <w:tcW w:w="10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3C1D7C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43EA2C" w14:textId="18ED8FF5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0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156157</w:t>
            </w: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7B88CF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21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3C1331" w14:textId="78292661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8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62765613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B8F5CD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25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3BA7963" w14:textId="1B0E3B9D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8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783813</w:t>
            </w:r>
          </w:p>
        </w:tc>
      </w:tr>
      <w:tr w:rsidR="001B1855" w:rsidRPr="00A252A0" w14:paraId="45105239" w14:textId="77777777" w:rsidTr="00B07FCD">
        <w:trPr>
          <w:trHeight w:val="320"/>
        </w:trPr>
        <w:tc>
          <w:tcPr>
            <w:tcW w:w="990" w:type="dxa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992885" w14:textId="77777777" w:rsidR="001B1855" w:rsidRPr="00A252A0" w:rsidRDefault="001B1855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901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1B43602" w14:textId="77777777" w:rsidR="001B1855" w:rsidRPr="00A252A0" w:rsidRDefault="001B1855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88AD57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Population</w:t>
            </w:r>
          </w:p>
        </w:tc>
        <w:tc>
          <w:tcPr>
            <w:tcW w:w="1079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6EA871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56153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40B59E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0843B94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561530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EE53B0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10D6640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561530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186610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 </w:t>
            </w:r>
          </w:p>
        </w:tc>
      </w:tr>
      <w:tr w:rsidR="001B1855" w:rsidRPr="00A252A0" w14:paraId="7D6CEA35" w14:textId="77777777" w:rsidTr="00B07FCD">
        <w:trPr>
          <w:trHeight w:val="320"/>
        </w:trPr>
        <w:tc>
          <w:tcPr>
            <w:tcW w:w="99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2F2974" w14:textId="77777777" w:rsidR="001B1855" w:rsidRPr="00A252A0" w:rsidRDefault="001B1855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55 to 64</w:t>
            </w:r>
          </w:p>
        </w:tc>
        <w:tc>
          <w:tcPr>
            <w:tcW w:w="90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560B54" w14:textId="77777777" w:rsidR="001B1855" w:rsidRPr="00A252A0" w:rsidRDefault="001B1855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Male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FD543C" w14:textId="17A7E286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No</w:t>
            </w:r>
            <w:r w:rsidR="00E64884">
              <w:rPr>
                <w:color w:val="000000"/>
                <w:sz w:val="16"/>
                <w:szCs w:val="16"/>
              </w:rPr>
              <w:t xml:space="preserve">. </w:t>
            </w:r>
            <w:r w:rsidRPr="00A252A0">
              <w:rPr>
                <w:color w:val="000000"/>
                <w:sz w:val="16"/>
                <w:szCs w:val="16"/>
              </w:rPr>
              <w:t>deaths</w:t>
            </w:r>
          </w:p>
        </w:tc>
        <w:tc>
          <w:tcPr>
            <w:tcW w:w="10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95368C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1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5A6DE7" w14:textId="200D90D2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4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624865</w:t>
            </w: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3716F9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428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79496B" w14:textId="27D87101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7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8328132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02441F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539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2FC2038" w14:textId="3E11CDBF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2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45768</w:t>
            </w:r>
          </w:p>
        </w:tc>
      </w:tr>
      <w:tr w:rsidR="001B1855" w:rsidRPr="00A252A0" w14:paraId="6BDF504E" w14:textId="77777777" w:rsidTr="00B07FCD">
        <w:trPr>
          <w:trHeight w:val="320"/>
        </w:trPr>
        <w:tc>
          <w:tcPr>
            <w:tcW w:w="99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61DDF3" w14:textId="77777777" w:rsidR="001B1855" w:rsidRPr="00A252A0" w:rsidRDefault="001B1855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90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8CA64C" w14:textId="77777777" w:rsidR="001B1855" w:rsidRPr="00A252A0" w:rsidRDefault="001B1855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D45E1E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Popul</w:t>
            </w:r>
            <w:bookmarkStart w:id="0" w:name="_GoBack"/>
            <w:bookmarkEnd w:id="0"/>
            <w:r w:rsidRPr="00A252A0">
              <w:rPr>
                <w:color w:val="000000"/>
                <w:sz w:val="16"/>
                <w:szCs w:val="16"/>
              </w:rPr>
              <w:t>ation</w:t>
            </w:r>
          </w:p>
        </w:tc>
        <w:tc>
          <w:tcPr>
            <w:tcW w:w="10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2B7AB0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40007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0EB151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B5422C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40007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B87257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076412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40007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596F91A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 </w:t>
            </w:r>
          </w:p>
        </w:tc>
      </w:tr>
      <w:tr w:rsidR="001B1855" w:rsidRPr="00A252A0" w14:paraId="443CBD13" w14:textId="77777777" w:rsidTr="00B07FCD">
        <w:trPr>
          <w:trHeight w:val="320"/>
        </w:trPr>
        <w:tc>
          <w:tcPr>
            <w:tcW w:w="99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18B5D2" w14:textId="77777777" w:rsidR="001B1855" w:rsidRPr="00A252A0" w:rsidRDefault="001B1855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90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04324C" w14:textId="77777777" w:rsidR="001B1855" w:rsidRPr="00A252A0" w:rsidRDefault="001B1855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Female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0A74F0" w14:textId="76A386B5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No</w:t>
            </w:r>
            <w:r w:rsidR="00E64884">
              <w:rPr>
                <w:color w:val="000000"/>
                <w:sz w:val="16"/>
                <w:szCs w:val="16"/>
              </w:rPr>
              <w:t xml:space="preserve">. </w:t>
            </w:r>
            <w:r w:rsidRPr="00A252A0">
              <w:rPr>
                <w:color w:val="000000"/>
                <w:sz w:val="16"/>
                <w:szCs w:val="16"/>
              </w:rPr>
              <w:t>deaths</w:t>
            </w:r>
          </w:p>
        </w:tc>
        <w:tc>
          <w:tcPr>
            <w:tcW w:w="10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34E12C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AF217C" w14:textId="74DF87B2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0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278808</w:t>
            </w: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A47D58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7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697702" w14:textId="5E237EA4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6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77106049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0739A0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77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63AAE46" w14:textId="2614FE0E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7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049869</w:t>
            </w:r>
          </w:p>
        </w:tc>
      </w:tr>
      <w:tr w:rsidR="001B1855" w:rsidRPr="00A252A0" w14:paraId="3A59E410" w14:textId="77777777" w:rsidTr="00456CDF">
        <w:trPr>
          <w:trHeight w:val="320"/>
        </w:trPr>
        <w:tc>
          <w:tcPr>
            <w:tcW w:w="990" w:type="dxa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2E4F4D" w14:textId="77777777" w:rsidR="001B1855" w:rsidRPr="00A252A0" w:rsidRDefault="001B1855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901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0A52F2A" w14:textId="77777777" w:rsidR="001B1855" w:rsidRPr="00A252A0" w:rsidRDefault="001B1855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0F3134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Population</w:t>
            </w:r>
          </w:p>
        </w:tc>
        <w:tc>
          <w:tcPr>
            <w:tcW w:w="1079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DDF74A6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51068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8AFF91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F7B0982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510685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28A408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829AA2F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510685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72C0C3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 </w:t>
            </w:r>
          </w:p>
        </w:tc>
      </w:tr>
      <w:tr w:rsidR="001B1855" w:rsidRPr="00A252A0" w14:paraId="586DD8B7" w14:textId="77777777" w:rsidTr="00B07FCD">
        <w:trPr>
          <w:trHeight w:val="320"/>
        </w:trPr>
        <w:tc>
          <w:tcPr>
            <w:tcW w:w="990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8F10E2" w14:textId="77777777" w:rsidR="001B1855" w:rsidRPr="00A252A0" w:rsidRDefault="001B1855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65+</w:t>
            </w:r>
          </w:p>
        </w:tc>
        <w:tc>
          <w:tcPr>
            <w:tcW w:w="901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87641F" w14:textId="77777777" w:rsidR="001B1855" w:rsidRPr="00A252A0" w:rsidRDefault="001B1855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Male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18F80A" w14:textId="48325BDB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No</w:t>
            </w:r>
            <w:r w:rsidR="00E64884">
              <w:rPr>
                <w:color w:val="000000"/>
                <w:sz w:val="16"/>
                <w:szCs w:val="16"/>
              </w:rPr>
              <w:t xml:space="preserve">. </w:t>
            </w:r>
            <w:r w:rsidRPr="00A252A0">
              <w:rPr>
                <w:color w:val="000000"/>
                <w:sz w:val="16"/>
                <w:szCs w:val="16"/>
              </w:rPr>
              <w:t>deaths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07E5C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53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2C6A75" w14:textId="0A4D4A2B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5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676864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FCFEF2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327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CD47BC" w14:textId="25B7318A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2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1329054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45A527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480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4DDB4CC" w14:textId="588FA71B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7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80977</w:t>
            </w:r>
          </w:p>
        </w:tc>
      </w:tr>
      <w:tr w:rsidR="001B1855" w:rsidRPr="00A252A0" w14:paraId="3A730947" w14:textId="77777777" w:rsidTr="00B07FCD">
        <w:trPr>
          <w:trHeight w:val="320"/>
        </w:trPr>
        <w:tc>
          <w:tcPr>
            <w:tcW w:w="99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1FBFD2" w14:textId="77777777" w:rsidR="001B1855" w:rsidRPr="00A252A0" w:rsidRDefault="001B1855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90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0E9EE0" w14:textId="77777777" w:rsidR="001B1855" w:rsidRPr="00A252A0" w:rsidRDefault="001B1855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F1CB12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Population</w:t>
            </w:r>
          </w:p>
        </w:tc>
        <w:tc>
          <w:tcPr>
            <w:tcW w:w="10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84742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69515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A28107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3C990B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69515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C84158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7FA636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69515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51825E7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 </w:t>
            </w:r>
          </w:p>
        </w:tc>
      </w:tr>
      <w:tr w:rsidR="001B1855" w:rsidRPr="00A252A0" w14:paraId="6B240870" w14:textId="77777777" w:rsidTr="00B07FCD">
        <w:trPr>
          <w:trHeight w:val="320"/>
        </w:trPr>
        <w:tc>
          <w:tcPr>
            <w:tcW w:w="99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37B418" w14:textId="77777777" w:rsidR="001B1855" w:rsidRPr="00A252A0" w:rsidRDefault="001B1855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901" w:type="dxa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604EB9C" w14:textId="77777777" w:rsidR="001B1855" w:rsidRPr="00A252A0" w:rsidRDefault="001B1855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Female</w:t>
            </w:r>
          </w:p>
        </w:tc>
        <w:tc>
          <w:tcPr>
            <w:tcW w:w="1170" w:type="dxa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CFB948" w14:textId="04B3A262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No</w:t>
            </w:r>
            <w:r w:rsidR="00E64884">
              <w:rPr>
                <w:color w:val="000000"/>
                <w:sz w:val="16"/>
                <w:szCs w:val="16"/>
              </w:rPr>
              <w:t xml:space="preserve">. </w:t>
            </w:r>
            <w:r w:rsidRPr="00A252A0">
              <w:rPr>
                <w:color w:val="000000"/>
                <w:sz w:val="16"/>
                <w:szCs w:val="16"/>
              </w:rPr>
              <w:t>deaths</w:t>
            </w:r>
          </w:p>
        </w:tc>
        <w:tc>
          <w:tcPr>
            <w:tcW w:w="107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03D180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890D3E" w14:textId="248F68A1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0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154298</w:t>
            </w: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CDD32D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48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2B1C0B" w14:textId="20A32696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4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56721756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DFC2C4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53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83F9AD7" w14:textId="207D0059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4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721515</w:t>
            </w:r>
          </w:p>
        </w:tc>
      </w:tr>
      <w:tr w:rsidR="001B1855" w:rsidRPr="00A252A0" w14:paraId="7D0089F6" w14:textId="77777777" w:rsidTr="00456CDF">
        <w:trPr>
          <w:trHeight w:val="320"/>
        </w:trPr>
        <w:tc>
          <w:tcPr>
            <w:tcW w:w="990" w:type="dxa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64A4D3" w14:textId="77777777" w:rsidR="001B1855" w:rsidRPr="00A252A0" w:rsidRDefault="001B1855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901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0142179" w14:textId="77777777" w:rsidR="001B1855" w:rsidRPr="00A252A0" w:rsidRDefault="001B1855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54EB3B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Population</w:t>
            </w:r>
          </w:p>
        </w:tc>
        <w:tc>
          <w:tcPr>
            <w:tcW w:w="1079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7D13331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324048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A5A2EA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067A2C1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3240485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DBA55A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 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F631C01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3240485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360F94" w14:textId="77777777" w:rsidR="001B1855" w:rsidRPr="00A252A0" w:rsidRDefault="001B1855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 </w:t>
            </w:r>
          </w:p>
        </w:tc>
      </w:tr>
    </w:tbl>
    <w:p w14:paraId="7881D99A" w14:textId="77777777" w:rsidR="00F2034F" w:rsidRDefault="00F2034F" w:rsidP="004F0B7E">
      <w:pPr>
        <w:rPr>
          <w:sz w:val="20"/>
          <w:szCs w:val="20"/>
          <w:u w:val="single"/>
        </w:rPr>
      </w:pPr>
    </w:p>
    <w:sectPr w:rsidR="00F2034F" w:rsidSect="00B26793">
      <w:footerReference w:type="even" r:id="rId9"/>
      <w:footerReference w:type="default" r:id="rId10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BAE95A3" w14:textId="77777777" w:rsidR="004F754B" w:rsidRDefault="004F754B" w:rsidP="00133E3E">
      <w:r>
        <w:separator/>
      </w:r>
    </w:p>
  </w:endnote>
  <w:endnote w:type="continuationSeparator" w:id="0">
    <w:p w14:paraId="309E548E" w14:textId="77777777" w:rsidR="004F754B" w:rsidRDefault="004F754B" w:rsidP="00133E3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Style w:val="PageNumber"/>
      </w:rPr>
      <w:id w:val="1668757097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14F12E4F" w14:textId="6A8A877B" w:rsidR="004A63E3" w:rsidRDefault="004A63E3" w:rsidP="00F2034F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1FB24441" w14:textId="77777777" w:rsidR="004A63E3" w:rsidRDefault="004A63E3" w:rsidP="004F0B7E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Style w:val="PageNumber"/>
      </w:rPr>
      <w:id w:val="-1139337234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11B13058" w14:textId="2CC28CC8" w:rsidR="004A63E3" w:rsidRDefault="004A63E3" w:rsidP="00F2034F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F60CF5"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0114B004" w14:textId="77777777" w:rsidR="004A63E3" w:rsidRDefault="004A63E3" w:rsidP="004F0B7E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349650C" w14:textId="77777777" w:rsidR="004F754B" w:rsidRDefault="004F754B" w:rsidP="00133E3E">
      <w:r>
        <w:separator/>
      </w:r>
    </w:p>
  </w:footnote>
  <w:footnote w:type="continuationSeparator" w:id="0">
    <w:p w14:paraId="48F76B53" w14:textId="77777777" w:rsidR="004F754B" w:rsidRDefault="004F754B" w:rsidP="00133E3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5A574C6"/>
    <w:multiLevelType w:val="hybridMultilevel"/>
    <w:tmpl w:val="EEFCBA2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615D6EA8"/>
    <w:multiLevelType w:val="hybridMultilevel"/>
    <w:tmpl w:val="1A5EEA8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73D5C"/>
    <w:rsid w:val="00002305"/>
    <w:rsid w:val="000306CB"/>
    <w:rsid w:val="00036119"/>
    <w:rsid w:val="0004206E"/>
    <w:rsid w:val="000468CE"/>
    <w:rsid w:val="00056C44"/>
    <w:rsid w:val="000603A5"/>
    <w:rsid w:val="00073E4F"/>
    <w:rsid w:val="000834CD"/>
    <w:rsid w:val="000867F8"/>
    <w:rsid w:val="000B2AE2"/>
    <w:rsid w:val="000B3BD6"/>
    <w:rsid w:val="000C057C"/>
    <w:rsid w:val="000C1084"/>
    <w:rsid w:val="000C225A"/>
    <w:rsid w:val="000C37B9"/>
    <w:rsid w:val="000E0762"/>
    <w:rsid w:val="000F7D4A"/>
    <w:rsid w:val="001056BF"/>
    <w:rsid w:val="00106779"/>
    <w:rsid w:val="001117DD"/>
    <w:rsid w:val="00112477"/>
    <w:rsid w:val="00121255"/>
    <w:rsid w:val="001224F3"/>
    <w:rsid w:val="00127482"/>
    <w:rsid w:val="00133E3E"/>
    <w:rsid w:val="00134A86"/>
    <w:rsid w:val="00137C6D"/>
    <w:rsid w:val="001436F4"/>
    <w:rsid w:val="00150338"/>
    <w:rsid w:val="00155C05"/>
    <w:rsid w:val="00160321"/>
    <w:rsid w:val="001619E3"/>
    <w:rsid w:val="0016290E"/>
    <w:rsid w:val="00171222"/>
    <w:rsid w:val="00185A30"/>
    <w:rsid w:val="001863A9"/>
    <w:rsid w:val="001868C6"/>
    <w:rsid w:val="00187595"/>
    <w:rsid w:val="00197AAD"/>
    <w:rsid w:val="001A4F01"/>
    <w:rsid w:val="001B1855"/>
    <w:rsid w:val="001B2231"/>
    <w:rsid w:val="001C0035"/>
    <w:rsid w:val="001C0D7D"/>
    <w:rsid w:val="001C54B2"/>
    <w:rsid w:val="001D1141"/>
    <w:rsid w:val="001D6148"/>
    <w:rsid w:val="001E03B0"/>
    <w:rsid w:val="001E0C18"/>
    <w:rsid w:val="001E26A2"/>
    <w:rsid w:val="00204790"/>
    <w:rsid w:val="0020483A"/>
    <w:rsid w:val="00210567"/>
    <w:rsid w:val="002135D6"/>
    <w:rsid w:val="002158E3"/>
    <w:rsid w:val="00222874"/>
    <w:rsid w:val="00222F52"/>
    <w:rsid w:val="00227A45"/>
    <w:rsid w:val="002341CB"/>
    <w:rsid w:val="0024795A"/>
    <w:rsid w:val="00254066"/>
    <w:rsid w:val="002638B5"/>
    <w:rsid w:val="00264AA9"/>
    <w:rsid w:val="00274A8B"/>
    <w:rsid w:val="002811E7"/>
    <w:rsid w:val="00281999"/>
    <w:rsid w:val="0029691D"/>
    <w:rsid w:val="002A3FC3"/>
    <w:rsid w:val="002B1A69"/>
    <w:rsid w:val="002B4079"/>
    <w:rsid w:val="002B4498"/>
    <w:rsid w:val="002C7421"/>
    <w:rsid w:val="002C7A5C"/>
    <w:rsid w:val="002D43DA"/>
    <w:rsid w:val="002D6527"/>
    <w:rsid w:val="002D67A4"/>
    <w:rsid w:val="002E1173"/>
    <w:rsid w:val="002F102D"/>
    <w:rsid w:val="00300FC0"/>
    <w:rsid w:val="003054A2"/>
    <w:rsid w:val="00312192"/>
    <w:rsid w:val="00314069"/>
    <w:rsid w:val="00332A91"/>
    <w:rsid w:val="00333E42"/>
    <w:rsid w:val="00335980"/>
    <w:rsid w:val="003372D7"/>
    <w:rsid w:val="0034560C"/>
    <w:rsid w:val="0035210E"/>
    <w:rsid w:val="00357CAF"/>
    <w:rsid w:val="003616CD"/>
    <w:rsid w:val="00372353"/>
    <w:rsid w:val="0038768D"/>
    <w:rsid w:val="00390E1B"/>
    <w:rsid w:val="003927C3"/>
    <w:rsid w:val="003927EF"/>
    <w:rsid w:val="003968BC"/>
    <w:rsid w:val="003A2A70"/>
    <w:rsid w:val="003A34FD"/>
    <w:rsid w:val="003A6697"/>
    <w:rsid w:val="003B73C7"/>
    <w:rsid w:val="003D5E35"/>
    <w:rsid w:val="003E05EC"/>
    <w:rsid w:val="003E1585"/>
    <w:rsid w:val="003E2B44"/>
    <w:rsid w:val="003E4B24"/>
    <w:rsid w:val="003F16B4"/>
    <w:rsid w:val="003F71D3"/>
    <w:rsid w:val="004100C4"/>
    <w:rsid w:val="00413A48"/>
    <w:rsid w:val="00413A5B"/>
    <w:rsid w:val="00414967"/>
    <w:rsid w:val="00420B89"/>
    <w:rsid w:val="00425834"/>
    <w:rsid w:val="004333F0"/>
    <w:rsid w:val="00444C4A"/>
    <w:rsid w:val="00446EB9"/>
    <w:rsid w:val="00451356"/>
    <w:rsid w:val="00456CDF"/>
    <w:rsid w:val="0045794C"/>
    <w:rsid w:val="00466A72"/>
    <w:rsid w:val="004800BC"/>
    <w:rsid w:val="0049574D"/>
    <w:rsid w:val="00497DBE"/>
    <w:rsid w:val="004A13FB"/>
    <w:rsid w:val="004A63E3"/>
    <w:rsid w:val="004B39A5"/>
    <w:rsid w:val="004D713B"/>
    <w:rsid w:val="004E34B7"/>
    <w:rsid w:val="004F0B7E"/>
    <w:rsid w:val="004F754B"/>
    <w:rsid w:val="005076C5"/>
    <w:rsid w:val="00511F17"/>
    <w:rsid w:val="00524BBF"/>
    <w:rsid w:val="005661D8"/>
    <w:rsid w:val="005811D1"/>
    <w:rsid w:val="00586BEA"/>
    <w:rsid w:val="005A386E"/>
    <w:rsid w:val="005B31B3"/>
    <w:rsid w:val="005D260F"/>
    <w:rsid w:val="005D7745"/>
    <w:rsid w:val="005E104B"/>
    <w:rsid w:val="005E2C85"/>
    <w:rsid w:val="005E747D"/>
    <w:rsid w:val="00600E53"/>
    <w:rsid w:val="00621A5A"/>
    <w:rsid w:val="00623ECA"/>
    <w:rsid w:val="006241B7"/>
    <w:rsid w:val="00643509"/>
    <w:rsid w:val="006457D6"/>
    <w:rsid w:val="00666CE1"/>
    <w:rsid w:val="00676494"/>
    <w:rsid w:val="00685093"/>
    <w:rsid w:val="006A2064"/>
    <w:rsid w:val="006B1156"/>
    <w:rsid w:val="006B4083"/>
    <w:rsid w:val="006C0D16"/>
    <w:rsid w:val="006C1FC2"/>
    <w:rsid w:val="006D59DC"/>
    <w:rsid w:val="006E20C6"/>
    <w:rsid w:val="006E40F4"/>
    <w:rsid w:val="006E5FC1"/>
    <w:rsid w:val="006F0A8D"/>
    <w:rsid w:val="006F6102"/>
    <w:rsid w:val="006F71C3"/>
    <w:rsid w:val="00703949"/>
    <w:rsid w:val="0070629F"/>
    <w:rsid w:val="00733B3C"/>
    <w:rsid w:val="0073465C"/>
    <w:rsid w:val="00735CC6"/>
    <w:rsid w:val="007371F0"/>
    <w:rsid w:val="007406D1"/>
    <w:rsid w:val="0074374D"/>
    <w:rsid w:val="00752E7B"/>
    <w:rsid w:val="0077664B"/>
    <w:rsid w:val="00783350"/>
    <w:rsid w:val="00785EFE"/>
    <w:rsid w:val="007A2028"/>
    <w:rsid w:val="007D2B7D"/>
    <w:rsid w:val="00807096"/>
    <w:rsid w:val="008157A5"/>
    <w:rsid w:val="00823755"/>
    <w:rsid w:val="00836491"/>
    <w:rsid w:val="00836DB2"/>
    <w:rsid w:val="00843830"/>
    <w:rsid w:val="00853337"/>
    <w:rsid w:val="00860A38"/>
    <w:rsid w:val="00863ACD"/>
    <w:rsid w:val="00880CBB"/>
    <w:rsid w:val="00881713"/>
    <w:rsid w:val="00884039"/>
    <w:rsid w:val="00886D9A"/>
    <w:rsid w:val="008B53AB"/>
    <w:rsid w:val="008B558E"/>
    <w:rsid w:val="008B6F77"/>
    <w:rsid w:val="008D354D"/>
    <w:rsid w:val="008D4E05"/>
    <w:rsid w:val="008F76B9"/>
    <w:rsid w:val="0090500D"/>
    <w:rsid w:val="00935B42"/>
    <w:rsid w:val="00935D74"/>
    <w:rsid w:val="00952A30"/>
    <w:rsid w:val="00955E20"/>
    <w:rsid w:val="009573D0"/>
    <w:rsid w:val="00961A6E"/>
    <w:rsid w:val="00964D1C"/>
    <w:rsid w:val="00964FE0"/>
    <w:rsid w:val="009815D4"/>
    <w:rsid w:val="00994B78"/>
    <w:rsid w:val="009A1C7C"/>
    <w:rsid w:val="009A3F27"/>
    <w:rsid w:val="009A5015"/>
    <w:rsid w:val="00A02451"/>
    <w:rsid w:val="00A056B2"/>
    <w:rsid w:val="00A11D2F"/>
    <w:rsid w:val="00A23A5A"/>
    <w:rsid w:val="00A252A0"/>
    <w:rsid w:val="00A31753"/>
    <w:rsid w:val="00A37B18"/>
    <w:rsid w:val="00A763D1"/>
    <w:rsid w:val="00AB63D5"/>
    <w:rsid w:val="00AD54E1"/>
    <w:rsid w:val="00AE0853"/>
    <w:rsid w:val="00AE0911"/>
    <w:rsid w:val="00AE3E9F"/>
    <w:rsid w:val="00AE5C3F"/>
    <w:rsid w:val="00AF1AE2"/>
    <w:rsid w:val="00AF50CB"/>
    <w:rsid w:val="00AF6658"/>
    <w:rsid w:val="00B07FCD"/>
    <w:rsid w:val="00B156E6"/>
    <w:rsid w:val="00B213B9"/>
    <w:rsid w:val="00B22E20"/>
    <w:rsid w:val="00B26793"/>
    <w:rsid w:val="00B32F8A"/>
    <w:rsid w:val="00B34E8C"/>
    <w:rsid w:val="00B4087D"/>
    <w:rsid w:val="00B5573A"/>
    <w:rsid w:val="00B75276"/>
    <w:rsid w:val="00BA5A6B"/>
    <w:rsid w:val="00BB5291"/>
    <w:rsid w:val="00BD2A3B"/>
    <w:rsid w:val="00BD6B3E"/>
    <w:rsid w:val="00BE2162"/>
    <w:rsid w:val="00C00EF5"/>
    <w:rsid w:val="00C055C2"/>
    <w:rsid w:val="00C11460"/>
    <w:rsid w:val="00C11D16"/>
    <w:rsid w:val="00C1475F"/>
    <w:rsid w:val="00C207EE"/>
    <w:rsid w:val="00C231A6"/>
    <w:rsid w:val="00C2546A"/>
    <w:rsid w:val="00C25BDC"/>
    <w:rsid w:val="00C27127"/>
    <w:rsid w:val="00C42B2B"/>
    <w:rsid w:val="00C652EE"/>
    <w:rsid w:val="00C77918"/>
    <w:rsid w:val="00C80A55"/>
    <w:rsid w:val="00CA77B1"/>
    <w:rsid w:val="00CC2890"/>
    <w:rsid w:val="00CD44D1"/>
    <w:rsid w:val="00CD44D3"/>
    <w:rsid w:val="00CE78D6"/>
    <w:rsid w:val="00CF0FE7"/>
    <w:rsid w:val="00CF2655"/>
    <w:rsid w:val="00CF2BA9"/>
    <w:rsid w:val="00CF2F86"/>
    <w:rsid w:val="00CF5145"/>
    <w:rsid w:val="00D0050E"/>
    <w:rsid w:val="00D05977"/>
    <w:rsid w:val="00D15BA0"/>
    <w:rsid w:val="00D27F95"/>
    <w:rsid w:val="00D410F6"/>
    <w:rsid w:val="00D45A72"/>
    <w:rsid w:val="00D67498"/>
    <w:rsid w:val="00D701BB"/>
    <w:rsid w:val="00D81F97"/>
    <w:rsid w:val="00D96C02"/>
    <w:rsid w:val="00DA3DA0"/>
    <w:rsid w:val="00DD5CD9"/>
    <w:rsid w:val="00DD797F"/>
    <w:rsid w:val="00DE3F6F"/>
    <w:rsid w:val="00DF38D3"/>
    <w:rsid w:val="00DF7CDA"/>
    <w:rsid w:val="00E02CB5"/>
    <w:rsid w:val="00E0316C"/>
    <w:rsid w:val="00E046FD"/>
    <w:rsid w:val="00E106EA"/>
    <w:rsid w:val="00E13ECC"/>
    <w:rsid w:val="00E30741"/>
    <w:rsid w:val="00E30CEF"/>
    <w:rsid w:val="00E31DA5"/>
    <w:rsid w:val="00E32DD8"/>
    <w:rsid w:val="00E340FE"/>
    <w:rsid w:val="00E34E9A"/>
    <w:rsid w:val="00E43E47"/>
    <w:rsid w:val="00E64884"/>
    <w:rsid w:val="00E65C7B"/>
    <w:rsid w:val="00E9578B"/>
    <w:rsid w:val="00EA0076"/>
    <w:rsid w:val="00EA5C6F"/>
    <w:rsid w:val="00EC5DC9"/>
    <w:rsid w:val="00ED2B4D"/>
    <w:rsid w:val="00ED7343"/>
    <w:rsid w:val="00F01149"/>
    <w:rsid w:val="00F02143"/>
    <w:rsid w:val="00F033AA"/>
    <w:rsid w:val="00F03D5C"/>
    <w:rsid w:val="00F06569"/>
    <w:rsid w:val="00F0710D"/>
    <w:rsid w:val="00F2034F"/>
    <w:rsid w:val="00F32F99"/>
    <w:rsid w:val="00F46B01"/>
    <w:rsid w:val="00F55F42"/>
    <w:rsid w:val="00F57736"/>
    <w:rsid w:val="00F609C0"/>
    <w:rsid w:val="00F60CF5"/>
    <w:rsid w:val="00F73D5C"/>
    <w:rsid w:val="00F76630"/>
    <w:rsid w:val="00F769E5"/>
    <w:rsid w:val="00F80018"/>
    <w:rsid w:val="00F90DE9"/>
    <w:rsid w:val="00F91A2A"/>
    <w:rsid w:val="00FA7330"/>
    <w:rsid w:val="00FB685C"/>
    <w:rsid w:val="00FC51D0"/>
    <w:rsid w:val="00FC5501"/>
    <w:rsid w:val="00FD1D0F"/>
    <w:rsid w:val="00FE7178"/>
    <w:rsid w:val="00FF0D4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1165079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14069"/>
    <w:rPr>
      <w:rFonts w:ascii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F73D5C"/>
    <w:pPr>
      <w:ind w:left="720"/>
      <w:contextualSpacing/>
    </w:pPr>
    <w:rPr>
      <w:rFonts w:asciiTheme="minorHAnsi" w:hAnsiTheme="minorHAnsi" w:cstheme="minorBidi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B63D5"/>
    <w:rPr>
      <w:rFonts w:eastAsia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63D5"/>
    <w:rPr>
      <w:rFonts w:ascii="Times New Roman" w:hAnsi="Times New Roman" w:cs="Times New Roma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AE5C3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E5C3F"/>
    <w:rPr>
      <w:rFonts w:asciiTheme="minorHAnsi" w:eastAsiaTheme="minorEastAsia" w:hAnsiTheme="minorHAnsi" w:cstheme="minorBidi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E5C3F"/>
    <w:rPr>
      <w:rFonts w:eastAsiaTheme="minorEastAsia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133E3E"/>
    <w:pPr>
      <w:tabs>
        <w:tab w:val="center" w:pos="4680"/>
        <w:tab w:val="right" w:pos="9360"/>
      </w:tabs>
    </w:pPr>
    <w:rPr>
      <w:rFonts w:eastAsia="Times New Roman"/>
    </w:rPr>
  </w:style>
  <w:style w:type="character" w:customStyle="1" w:styleId="HeaderChar">
    <w:name w:val="Header Char"/>
    <w:basedOn w:val="DefaultParagraphFont"/>
    <w:link w:val="Header"/>
    <w:uiPriority w:val="99"/>
    <w:rsid w:val="00133E3E"/>
    <w:rPr>
      <w:rFonts w:ascii="Times New Roman" w:eastAsia="Times New Roman" w:hAnsi="Times New Roman" w:cs="Times New Roman"/>
    </w:rPr>
  </w:style>
  <w:style w:type="paragraph" w:styleId="Footer">
    <w:name w:val="footer"/>
    <w:basedOn w:val="Normal"/>
    <w:link w:val="FooterChar"/>
    <w:uiPriority w:val="99"/>
    <w:unhideWhenUsed/>
    <w:rsid w:val="00133E3E"/>
    <w:pPr>
      <w:tabs>
        <w:tab w:val="center" w:pos="4680"/>
        <w:tab w:val="right" w:pos="9360"/>
      </w:tabs>
    </w:pPr>
    <w:rPr>
      <w:rFonts w:eastAsia="Times New Roman"/>
    </w:rPr>
  </w:style>
  <w:style w:type="character" w:customStyle="1" w:styleId="FooterChar">
    <w:name w:val="Footer Char"/>
    <w:basedOn w:val="DefaultParagraphFont"/>
    <w:link w:val="Footer"/>
    <w:uiPriority w:val="99"/>
    <w:rsid w:val="00133E3E"/>
    <w:rPr>
      <w:rFonts w:ascii="Times New Roman" w:eastAsia="Times New Roman" w:hAnsi="Times New Roman" w:cs="Times New Roman"/>
    </w:rPr>
  </w:style>
  <w:style w:type="character" w:customStyle="1" w:styleId="apple-converted-space">
    <w:name w:val="apple-converted-space"/>
    <w:basedOn w:val="DefaultParagraphFont"/>
    <w:rsid w:val="007406D1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C7421"/>
    <w:rPr>
      <w:rFonts w:ascii="Times New Roman" w:eastAsia="Times New Roman" w:hAnsi="Times New Roman" w:cs="Times New Roman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C7421"/>
    <w:rPr>
      <w:rFonts w:ascii="Times New Roman" w:eastAsia="Times New Roman" w:hAnsi="Times New Roman" w:cs="Times New Roman"/>
      <w:b/>
      <w:bCs/>
      <w:sz w:val="20"/>
      <w:szCs w:val="20"/>
    </w:rPr>
  </w:style>
  <w:style w:type="table" w:styleId="TableGrid">
    <w:name w:val="Table Grid"/>
    <w:basedOn w:val="TableNormal"/>
    <w:uiPriority w:val="39"/>
    <w:rsid w:val="0003611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ageNumber">
    <w:name w:val="page number"/>
    <w:basedOn w:val="DefaultParagraphFont"/>
    <w:uiPriority w:val="99"/>
    <w:semiHidden/>
    <w:unhideWhenUsed/>
    <w:rsid w:val="004F0B7E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14069"/>
    <w:rPr>
      <w:rFonts w:ascii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F73D5C"/>
    <w:pPr>
      <w:ind w:left="720"/>
      <w:contextualSpacing/>
    </w:pPr>
    <w:rPr>
      <w:rFonts w:asciiTheme="minorHAnsi" w:hAnsiTheme="minorHAnsi" w:cstheme="minorBidi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B63D5"/>
    <w:rPr>
      <w:rFonts w:eastAsia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63D5"/>
    <w:rPr>
      <w:rFonts w:ascii="Times New Roman" w:hAnsi="Times New Roman" w:cs="Times New Roma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AE5C3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E5C3F"/>
    <w:rPr>
      <w:rFonts w:asciiTheme="minorHAnsi" w:eastAsiaTheme="minorEastAsia" w:hAnsiTheme="minorHAnsi" w:cstheme="minorBidi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E5C3F"/>
    <w:rPr>
      <w:rFonts w:eastAsiaTheme="minorEastAsia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133E3E"/>
    <w:pPr>
      <w:tabs>
        <w:tab w:val="center" w:pos="4680"/>
        <w:tab w:val="right" w:pos="9360"/>
      </w:tabs>
    </w:pPr>
    <w:rPr>
      <w:rFonts w:eastAsia="Times New Roman"/>
    </w:rPr>
  </w:style>
  <w:style w:type="character" w:customStyle="1" w:styleId="HeaderChar">
    <w:name w:val="Header Char"/>
    <w:basedOn w:val="DefaultParagraphFont"/>
    <w:link w:val="Header"/>
    <w:uiPriority w:val="99"/>
    <w:rsid w:val="00133E3E"/>
    <w:rPr>
      <w:rFonts w:ascii="Times New Roman" w:eastAsia="Times New Roman" w:hAnsi="Times New Roman" w:cs="Times New Roman"/>
    </w:rPr>
  </w:style>
  <w:style w:type="paragraph" w:styleId="Footer">
    <w:name w:val="footer"/>
    <w:basedOn w:val="Normal"/>
    <w:link w:val="FooterChar"/>
    <w:uiPriority w:val="99"/>
    <w:unhideWhenUsed/>
    <w:rsid w:val="00133E3E"/>
    <w:pPr>
      <w:tabs>
        <w:tab w:val="center" w:pos="4680"/>
        <w:tab w:val="right" w:pos="9360"/>
      </w:tabs>
    </w:pPr>
    <w:rPr>
      <w:rFonts w:eastAsia="Times New Roman"/>
    </w:rPr>
  </w:style>
  <w:style w:type="character" w:customStyle="1" w:styleId="FooterChar">
    <w:name w:val="Footer Char"/>
    <w:basedOn w:val="DefaultParagraphFont"/>
    <w:link w:val="Footer"/>
    <w:uiPriority w:val="99"/>
    <w:rsid w:val="00133E3E"/>
    <w:rPr>
      <w:rFonts w:ascii="Times New Roman" w:eastAsia="Times New Roman" w:hAnsi="Times New Roman" w:cs="Times New Roman"/>
    </w:rPr>
  </w:style>
  <w:style w:type="character" w:customStyle="1" w:styleId="apple-converted-space">
    <w:name w:val="apple-converted-space"/>
    <w:basedOn w:val="DefaultParagraphFont"/>
    <w:rsid w:val="007406D1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C7421"/>
    <w:rPr>
      <w:rFonts w:ascii="Times New Roman" w:eastAsia="Times New Roman" w:hAnsi="Times New Roman" w:cs="Times New Roman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C7421"/>
    <w:rPr>
      <w:rFonts w:ascii="Times New Roman" w:eastAsia="Times New Roman" w:hAnsi="Times New Roman" w:cs="Times New Roman"/>
      <w:b/>
      <w:bCs/>
      <w:sz w:val="20"/>
      <w:szCs w:val="20"/>
    </w:rPr>
  </w:style>
  <w:style w:type="table" w:styleId="TableGrid">
    <w:name w:val="Table Grid"/>
    <w:basedOn w:val="TableNormal"/>
    <w:uiPriority w:val="39"/>
    <w:rsid w:val="0003611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ageNumber">
    <w:name w:val="page number"/>
    <w:basedOn w:val="DefaultParagraphFont"/>
    <w:uiPriority w:val="99"/>
    <w:semiHidden/>
    <w:unhideWhenUsed/>
    <w:rsid w:val="004F0B7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68836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9026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566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899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944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448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788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7007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144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7264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918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932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078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8618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091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057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footer" Target="footer2.xml"/><Relationship Id="rId4" Type="http://schemas.microsoft.com/office/2007/relationships/stylesWithEffects" Target="stylesWithEffect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E5FAA5E0-D205-469E-AB3A-34A86D4DE36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487</Words>
  <Characters>2778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5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mpson, Laura Ann</dc:creator>
  <cp:keywords/>
  <dc:description/>
  <cp:lastModifiedBy>Guna Sankar</cp:lastModifiedBy>
  <cp:revision>5</cp:revision>
  <dcterms:created xsi:type="dcterms:W3CDTF">2020-03-09T17:42:00Z</dcterms:created>
  <dcterms:modified xsi:type="dcterms:W3CDTF">2020-04-23T15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02e3f957-7bf4-3c0e-a1eb-906a5951d056</vt:lpwstr>
  </property>
  <property fmtid="{D5CDD505-2E9C-101B-9397-08002B2CF9AE}" pid="4" name="Mendeley Citation Style_1">
    <vt:lpwstr>http://www.zotero.org/styles/american-medical-association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bmj-open</vt:lpwstr>
  </property>
  <property fmtid="{D5CDD505-2E9C-101B-9397-08002B2CF9AE}" pid="12" name="Mendeley Recent Style Name 3_1">
    <vt:lpwstr>BMJ Ope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9th edition - Harvard</vt:lpwstr>
  </property>
  <property fmtid="{D5CDD505-2E9C-101B-9397-08002B2CF9AE}" pid="17" name="Mendeley Recent Style Id 6_1">
    <vt:lpwstr>http://www.zotero.org/styles/frontiers-in-psychiatry</vt:lpwstr>
  </property>
  <property fmtid="{D5CDD505-2E9C-101B-9397-08002B2CF9AE}" pid="18" name="Mendeley Recent Style Name 6_1">
    <vt:lpwstr>Frontiers in Psychiatry</vt:lpwstr>
  </property>
  <property fmtid="{D5CDD505-2E9C-101B-9397-08002B2CF9AE}" pid="19" name="Mendeley Recent Style Id 7_1">
    <vt:lpwstr>http://www.zotero.org/styles/ieee</vt:lpwstr>
  </property>
  <property fmtid="{D5CDD505-2E9C-101B-9397-08002B2CF9AE}" pid="20" name="Mendeley Recent Style Name 7_1">
    <vt:lpwstr>IEEE</vt:lpwstr>
  </property>
  <property fmtid="{D5CDD505-2E9C-101B-9397-08002B2CF9AE}" pid="21" name="Mendeley Recent Style Id 8_1">
    <vt:lpwstr>http://www.zotero.org/styles/springer-basic-brackets</vt:lpwstr>
  </property>
  <property fmtid="{D5CDD505-2E9C-101B-9397-08002B2CF9AE}" pid="22" name="Mendeley Recent Style Name 8_1">
    <vt:lpwstr>Springer - Basic (numeric, brackets)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